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4764A7">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4764A7">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4764A7">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4E25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r w:rsidRPr="00671020">
        <w:rPr>
          <w:rFonts w:ascii="Times New Roman" w:hAnsi="Times New Roman" w:cs="Times New Roman"/>
          <w:i/>
          <w:sz w:val="24"/>
        </w:rPr>
        <w:t>Seiurus aurocapill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Vireo olivace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and 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4764A7">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r w:rsidR="00706ED4" w:rsidRPr="004764A7">
        <w:rPr>
          <w:rFonts w:ascii="Times New Roman" w:hAnsi="Times New Roman" w:cs="Times New Roman"/>
          <w:sz w:val="24"/>
          <w:szCs w:val="24"/>
          <w:lang w:val="fr-FR"/>
        </w:rPr>
        <w:t xml:space="preserve">also note major periods of drought and a tendency for increased variability in annual rainfall totals over time at a site in the </w:t>
      </w:r>
      <w:r w:rsidR="00B110BE" w:rsidRPr="004764A7">
        <w:rPr>
          <w:rFonts w:ascii="Times New Roman" w:hAnsi="Times New Roman" w:cs="Times New Roman"/>
          <w:sz w:val="24"/>
          <w:szCs w:val="24"/>
          <w:lang w:val="fr-FR"/>
        </w:rPr>
        <w:t>Southern Appalachians</w:t>
      </w:r>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Sayler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Sayler et al. 2016).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Sayler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Sleeter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20% between 1973 and 2000 (Sleeter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Bolstad 1998, </w:t>
      </w:r>
      <w:r w:rsidR="00CF292C">
        <w:rPr>
          <w:rFonts w:ascii="Times New Roman" w:hAnsi="Times New Roman" w:cs="Times New Roman"/>
          <w:sz w:val="24"/>
          <w:szCs w:val="24"/>
        </w:rPr>
        <w:t xml:space="preserve">Turner et al. 2003, </w:t>
      </w:r>
      <w:r w:rsidR="00ED58F6" w:rsidRPr="00ED58F6">
        <w:rPr>
          <w:rFonts w:ascii="Times New Roman" w:hAnsi="Times New Roman" w:cs="Times New Roman"/>
          <w:sz w:val="24"/>
          <w:szCs w:val="24"/>
        </w:rPr>
        <w:t>Gragson and Bolstad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 xml:space="preserve">60% between 1973 and 2000 (Sleeter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Kirchman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Catharus fuscescens</w:t>
      </w:r>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Kirchman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detectability of climate change vs. land cover change impacts (Clavero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w:t>
      </w:r>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compiled the corresponding environmental </w:t>
      </w:r>
      <w:r w:rsidR="00475FF0" w:rsidRPr="00671020">
        <w:rPr>
          <w:rFonts w:ascii="Times New Roman" w:hAnsi="Times New Roman" w:cs="Times New Roman"/>
          <w:sz w:val="24"/>
        </w:rPr>
        <w:t xml:space="preserve">data from 1997–2017.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centerpoint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6805CBAD"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the hexagonal grid 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0B0A38">
        <w:rPr>
          <w:rFonts w:ascii="Times New Roman" w:hAnsi="Times New Roman" w:cs="Times New Roman"/>
          <w:sz w:val="24"/>
        </w:rPr>
        <w:t>; f</w:t>
      </w:r>
      <w:r w:rsidR="000B0A38" w:rsidRPr="00671020">
        <w:rPr>
          <w:rFonts w:ascii="Times New Roman" w:hAnsi="Times New Roman" w:cs="Times New Roman"/>
          <w:sz w:val="24"/>
        </w:rPr>
        <w:t>or each hexagonal grid cell, I calculated latitude of the centerpoin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Swainson’s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2"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2"/>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Swainson’s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stable population</w:t>
      </w:r>
      <w:r w:rsidR="00DF4DF4">
        <w:rPr>
          <w:rFonts w:ascii="Times New Roman" w:hAnsi="Times New Roman" w:cs="Times New Roman"/>
          <w:sz w:val="24"/>
          <w:szCs w:val="24"/>
        </w:rPr>
        <w:t xml:space="preserve"> [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seemed to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In result,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47542F8D"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 xml:space="preserve">purely montane bird species,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r w:rsidR="00CD4EA7" w:rsidRPr="00671020">
        <w:rPr>
          <w:rFonts w:ascii="Times New Roman" w:hAnsi="Times New Roman" w:cs="Times New Roman"/>
          <w:sz w:val="24"/>
          <w:szCs w:val="24"/>
        </w:rPr>
        <w:t>Jetz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r w:rsidR="00B205DB">
        <w:rPr>
          <w:rFonts w:ascii="Times New Roman" w:hAnsi="Times New Roman" w:cs="Times New Roman"/>
          <w:sz w:val="24"/>
          <w:szCs w:val="24"/>
        </w:rPr>
        <w:t>Indeed, the relative importance of climate and land cover variables may be a simple matter of scale. 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r w:rsidR="00CD4EA7" w:rsidRPr="00671020">
        <w:rPr>
          <w:rFonts w:ascii="Times New Roman" w:hAnsi="Times New Roman" w:cs="Times New Roman"/>
          <w:sz w:val="24"/>
          <w:szCs w:val="24"/>
        </w:rPr>
        <w:t xml:space="preserve">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1DC3BB37"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81B5708"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range </w:t>
      </w:r>
      <w:r w:rsidR="00451624" w:rsidRPr="00671020">
        <w:rPr>
          <w:rFonts w:ascii="Times New Roman" w:hAnsi="Times New Roman" w:cs="Times New Roman"/>
          <w:sz w:val="24"/>
          <w:szCs w:val="24"/>
        </w:rPr>
        <w:lastRenderedPageBreak/>
        <w:t>contractions of cold-associated species and range expansions of warm-associated species have occurred over a 15-year period of increasing temperatures (</w:t>
      </w:r>
      <w:r w:rsidR="00451624" w:rsidRPr="00671020">
        <w:rPr>
          <w:rFonts w:ascii="Times New Roman" w:hAnsi="Times New Roman" w:cs="Times New Roman"/>
          <w:sz w:val="24"/>
        </w:rPr>
        <w:t>Tayleur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Looking into the future, climate change is expected to cause range declines of -73.6–83.6%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Pr>
          <w:rFonts w:ascii="Times New Roman" w:hAnsi="Times New Roman" w:cs="Times New Roman"/>
          <w:sz w:val="24"/>
          <w:szCs w:val="24"/>
        </w:rPr>
        <w:t xml:space="preserve"> and lesser effects </w:t>
      </w:r>
      <w:r w:rsidR="00157449">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r w:rsidR="00451624" w:rsidRPr="00671020">
        <w:rPr>
          <w:rFonts w:ascii="Times New Roman" w:hAnsi="Times New Roman" w:cs="Times New Roman"/>
          <w:sz w:val="24"/>
        </w:rPr>
        <w:t>Zurell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r w:rsidR="00451624" w:rsidRPr="00671020">
        <w:rPr>
          <w:rFonts w:ascii="Times New Roman" w:hAnsi="Times New Roman" w:cs="Times New Roman"/>
          <w:sz w:val="24"/>
          <w:szCs w:val="24"/>
        </w:rPr>
        <w:t>Jetz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Pr>
          <w:rFonts w:ascii="Times New Roman" w:hAnsi="Times New Roman" w:cs="Times New Roman"/>
          <w:sz w:val="24"/>
          <w:szCs w:val="24"/>
        </w:rPr>
        <w:t>That distinction may explain the trends for the cold-associated species despite their limited response to climate variables.</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 xml:space="preserve">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Lehikoinen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r w:rsidR="00386032" w:rsidRPr="004764A7">
        <w:rPr>
          <w:rFonts w:ascii="Times New Roman" w:hAnsi="Times New Roman" w:cs="Times New Roman"/>
          <w:sz w:val="24"/>
          <w:lang w:val="fr-FR"/>
        </w:rPr>
        <w:t>suitability</w:t>
      </w:r>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r w:rsidR="00386032" w:rsidRPr="004764A7">
        <w:rPr>
          <w:rFonts w:ascii="Times New Roman" w:hAnsi="Times New Roman" w:cs="Times New Roman"/>
          <w:sz w:val="24"/>
          <w:lang w:val="fr-FR"/>
        </w:rPr>
        <w:t>quality</w:t>
      </w:r>
      <w:r w:rsidR="00386032" w:rsidRPr="002543BE">
        <w:rPr>
          <w:rFonts w:ascii="Times New Roman" w:hAnsi="Times New Roman" w:cs="Times New Roman"/>
          <w:sz w:val="24"/>
          <w:lang w:val="fr-FR"/>
        </w:rPr>
        <w:t xml:space="preserve">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CBE7C18"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limited 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8A67F7">
        <w:rPr>
          <w:rFonts w:ascii="Times New Roman" w:hAnsi="Times New Roman" w:cs="Times New Roman"/>
          <w:sz w:val="24"/>
        </w:rPr>
        <w:t xml:space="preserve">due to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Combined with the greater relative importance and higher effect sizes of land cover change on the focal forest songbird species, it seems evident that conservation efforts in the Appalachian Mountains should focus on (or at least incorporate) 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nich, N. M., T. J. Benson, J. D. Brown, C. Roa, J. C. Bednarz, R. E. Brown, and J. G. Dickson. 2020. Swainson's Warbler (</w:t>
      </w:r>
      <w:r w:rsidRPr="00BC3314">
        <w:rPr>
          <w:rFonts w:ascii="Times New Roman" w:hAnsi="Times New Roman" w:cs="Times New Roman"/>
          <w:i/>
          <w:iCs/>
          <w:sz w:val="24"/>
          <w:szCs w:val="24"/>
        </w:rPr>
        <w:t>Limnothlypis swainsonii</w:t>
      </w:r>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Sayler,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Massin, M., and W. Jetz.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rnagaud, J. Y., V. Devictor, F. Jiguet, M. Barbet-Massin, I. Viol, and F. Archaux.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A. M. Pidgeon, V. C. Radeloff, J. Vanderwal, W. E. Thogmartin, S. J. Vavrus, and P. J. Heglund.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L. Taylor, C. Wilsey, J. Wu, G. S. LeBaron,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yne, E. M., S. L. Van Wilgenburg, S. Boutin, and K. A. Hobson. 2005. Modeling and field-testing of Ovenbird (</w:t>
      </w:r>
      <w:r w:rsidRPr="00B3088A">
        <w:rPr>
          <w:rFonts w:ascii="Times New Roman" w:hAnsi="Times New Roman" w:cs="Times New Roman"/>
          <w:i/>
          <w:iCs/>
          <w:sz w:val="24"/>
          <w:szCs w:val="24"/>
        </w:rPr>
        <w:t>Seiurus aurocapillus</w:t>
      </w:r>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Phalan,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Bety.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Illán,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oth, C., M. van Asch, R. G. Bijlsma,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Rubolini, O. Appukuttan, G. Calvi, D. N. Karger, P. Kmecl, T. Mihelič, T. Sattler, B. Seaman, N. Teufelbauer, J. Wahl, and C. Celada.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520CFA">
        <w:rPr>
          <w:rFonts w:ascii="Times New Roman" w:hAnsi="Times New Roman" w:cs="Times New Roman"/>
          <w:sz w:val="24"/>
          <w:szCs w:val="24"/>
        </w:rPr>
        <w:t xml:space="preserve">Brambilla, M., M. Gustin, M. Cento, L. Ilahian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rt, T. P., C. Ford Miniat, S. H. Laseter, and W. T. Swank. 2018. Changing patterns of daily precipitation totals at the Coweeta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eresa, F., P. Kranebitter, J. S. Monrós, F. Rizzolli, and M. Brambilla. 2021. Disentangling direct and indirect effects of local temperature on abundance of mountain birds and implications for understanding global change impacts. PeerJ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amberlain, D., M. Brambilla, E. Caprio, P. Pedrini, and A. Rolando. 2016. Alpine bird distributions along elevation gradients: the consistency of climate and habitat effects across geographic regions. Oecologia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Melin,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Halbleib, J. I. Smith, W. P. Gibson, M. K. Doggett, G. H. Taylor, J. Curtis, and P. P. Pasteris. 2008. Physiographically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avey, C. M., V. Devictor, N. Jonzén, Å. Lindström,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Frenne, P., F. Zellweger, F. Rodríguez-Sánchez, B. R. Scheffers, K. Hylander, M. Luoto, M. Vellend, K. Verheyen,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eGaetano,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ffenbaugh,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Elguindi, N., and A. Grundstein.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hrig,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enneman,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lousek, J., T. Telenský, J. Hanzelka, and J. Reif.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Scholer,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Fartmann.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Sohl, and D. E. Napton.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Anich,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agson, T. L., and P. V. Bolstad.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D. Dwi Putra, S. D. Gregory, B. W. Brook, D. M. Prawiradilaga,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ckscher, C. M., L. R. Bevier, A. F. Poole, W. Moskoff, P. Pyle, and M. A. Patten. 2020. Veery (</w:t>
      </w:r>
      <w:r w:rsidRPr="00B3088A">
        <w:rPr>
          <w:rFonts w:ascii="Times New Roman" w:hAnsi="Times New Roman" w:cs="Times New Roman"/>
          <w:i/>
          <w:iCs/>
          <w:sz w:val="24"/>
          <w:szCs w:val="24"/>
        </w:rPr>
        <w:t>Catharus fuscescens</w:t>
      </w:r>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ikkinen, R. K., M. Luoto, M. B. Araújo, R. Virkkala, W. Thuiller,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Luoto, R. Virkkala, R. G. Pearson, and J. H. Körber.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olmes, R. T., S. A. Kaiser, N. L. Rodenhouse, T. S. Sillett, M. S. Webster, P. Pyle, and M. A. Patten. 2020. Black-throated Blue Warbler (</w:t>
      </w:r>
      <w:r w:rsidRPr="00B3088A">
        <w:rPr>
          <w:rFonts w:ascii="Times New Roman" w:hAnsi="Times New Roman" w:cs="Times New Roman"/>
          <w:i/>
          <w:iCs/>
          <w:sz w:val="24"/>
          <w:szCs w:val="24"/>
        </w:rPr>
        <w:t>Setophaga caerulescens</w:t>
      </w:r>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Hayho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nouvrier,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guet, F., R. Julliard, C. D. Thomas, O. Dehorter, S. E. Newson, and D. Couvet.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Barve, A. Lira-Noriega, S. P. Maher, Y. Nakazawa, M. Papeş, J. Soberón,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arl, T. R., J. M.Melillo,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Scallan.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ner, K., and M. Meredith. 2021. Package “jagsUI.”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Kirchman, J. J., and A. E. Van Keuren.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Bolstad, and S. M. Manson. 2012. Spatio-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utta,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Sort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Sorte, F. A., and W. Jetz.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Ruesch,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Dijak, J. S. Fraser, H. S. He, and J. J. Millspaugh.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and R. Virkkala.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L. Brotons, J. Calladine, T. Campedelli, V. Escandell, J. Flousek, C. Grueneberg, F. Haas, S. Harris, S. Herrando, M. Husby, F. Jiguet, J. A. Kålås, Å. Lindström, R. Lorrillière, B. Molina, C. Pladevall, G. Calvi, T. Sattler, H. Schmid, P. M. </w:t>
      </w:r>
      <w:r w:rsidRPr="00BC3314">
        <w:rPr>
          <w:rFonts w:ascii="Times New Roman" w:hAnsi="Times New Roman" w:cs="Times New Roman"/>
          <w:sz w:val="24"/>
          <w:szCs w:val="24"/>
        </w:rPr>
        <w:lastRenderedPageBreak/>
        <w:t xml:space="preserve">Sirkiä, N. Teufelbauer, and S. Trautmann.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M. Green, M. Husby, J. A. Kålås, and Å. Lindström.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indström, Å., M. Green, G. Paulson, H. G. Smith, and V. Devictor. 2013. Rapid changes in bird community composition at multiple temporal and spatial scales in response to recent climate change. Ecography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oto, M., R. Virkkala,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ggini, R., A. Lehmann, M. Kéry, H. Schmid, M. Beniston, L. Jenni, and N. Zbinden. 2011. Are Swiss birds tracking climate chang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ntyka-Pringle, C. S., P. Visconti, M. Di Marco, T. G. Martin, C. Rondinini,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iller, A. B., E. S. Bryant, and R. W. Birnie. 2010. An analysis of land cover changes in the Northern Forest of New England using multitemporal Landsat MSS data. International Journal of Remote Sensing 19: 245–265.</w:t>
      </w:r>
    </w:p>
    <w:p w14:paraId="00761F86" w14:textId="77777777" w:rsidR="00257845" w:rsidRPr="00972880" w:rsidRDefault="00257845" w:rsidP="00257845">
      <w:pPr>
        <w:widowControl w:val="0"/>
        <w:spacing w:line="276" w:lineRule="auto"/>
        <w:ind w:left="720" w:hanging="720"/>
        <w:rPr>
          <w:rFonts w:ascii="Times New Roman" w:hAnsi="Times New Roman" w:cs="Times New Roman"/>
          <w:sz w:val="24"/>
          <w:szCs w:val="24"/>
          <w:lang w:val="fr-FR"/>
        </w:rPr>
      </w:pPr>
      <w:r w:rsidRPr="00BC3314">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w:t>
      </w:r>
      <w:r w:rsidRPr="00972880">
        <w:rPr>
          <w:rFonts w:ascii="Times New Roman" w:hAnsi="Times New Roman" w:cs="Times New Roman"/>
          <w:sz w:val="24"/>
          <w:szCs w:val="24"/>
          <w:lang w:val="fr-FR"/>
        </w:rPr>
        <w:t xml:space="preserve">Annales Zoologici Fennici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r w:rsidRPr="00972880">
        <w:rPr>
          <w:rFonts w:ascii="Times New Roman" w:hAnsi="Times New Roman" w:cs="Times New Roman"/>
          <w:sz w:val="24"/>
          <w:szCs w:val="24"/>
          <w:lang w:val="fr-FR"/>
        </w:rPr>
        <w:t xml:space="preserve">Møller, A. P., D. Rubolini, and E. Lehikoinen.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Ackerly, T. D. Eaves, J. L. Ebersole, M. A. Krawchuk, B. H. Letcher, M. F. Mahalovich, G. W. Meigs, J. L. Michalak, C. I. Millar, R. M. Quiñones, D. Stralberg,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T. L. Sohl,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Morecroft.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mernik,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Martinuzzi,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itchford, J. L., C. Wu, L. Lin, J. T. Petty, R. Thomas, W. E. Veselka, D. Welsch, N. Zegre,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Fogden,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alston, J., and J. J. Kirchman.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DeFries. 2022. Using citizen science to parse climatic and land cover influences on bird occupancy in a tropical biodiversity hotspot. Ecography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eitsma, L. R., M. T. Hallworth, M. McMahon, and C. J. Conway. </w:t>
      </w:r>
      <w:r w:rsidRPr="00BC3314">
        <w:rPr>
          <w:rFonts w:ascii="Times New Roman" w:hAnsi="Times New Roman" w:cs="Times New Roman"/>
          <w:sz w:val="24"/>
          <w:szCs w:val="24"/>
          <w:lang w:val="es-ES"/>
        </w:rPr>
        <w:t>2020. Canada Warbler (</w:t>
      </w:r>
      <w:r w:rsidRPr="00BC3314">
        <w:rPr>
          <w:rFonts w:ascii="Times New Roman" w:hAnsi="Times New Roman" w:cs="Times New Roman"/>
          <w:i/>
          <w:iCs/>
          <w:sz w:val="24"/>
          <w:szCs w:val="24"/>
          <w:lang w:val="es-ES"/>
        </w:rPr>
        <w:t>Cardellina canadensis</w:t>
      </w:r>
      <w:r w:rsidRPr="00BC3314">
        <w:rPr>
          <w:rFonts w:ascii="Times New Roman" w:hAnsi="Times New Roman" w:cs="Times New Roman"/>
          <w:sz w:val="24"/>
          <w:szCs w:val="24"/>
          <w:lang w:val="es-ES"/>
        </w:rPr>
        <w:t xml:space="preserve">), version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Rottenborn,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ikl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emuzzaman,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ler,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ultheis, E. H., K. N. Hopfensperger,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r w:rsidRPr="00BC3314">
        <w:rPr>
          <w:rFonts w:ascii="Times New Roman" w:hAnsi="Times New Roman" w:cs="Times New Roman"/>
          <w:sz w:val="24"/>
          <w:szCs w:val="24"/>
          <w:lang w:val="es-ES"/>
        </w:rPr>
        <w:t xml:space="preserve">Avian Conservation &amp; Ecology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T. R. Loveland, R. F. Auch, W. Acevedo, M. A. Drummond, K. L. Sayler,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and K. Sayler.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Stralberg, D., C. Carroll, J. H. Pedlar, C. B. Wilsey, D. W. McKenney, and S. E. Nielsen. 2018. Macrorefugia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D. Berteaux, C. R. Drever, M. Drever, I. N. Lewis, F. K. A. Schmiegelow,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S. M. Matsuoka, A. Hamann, E. M. Bayne, P. Sólymos, F. K. A. Schmiegelow,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iana, E. M. Bayne, S. G. Cumming, P. Sólymos, S. J. Song, and F. K. A. </w:t>
      </w:r>
      <w:r w:rsidRPr="00BC3314">
        <w:rPr>
          <w:rFonts w:ascii="Times New Roman" w:hAnsi="Times New Roman" w:cs="Times New Roman"/>
          <w:sz w:val="24"/>
          <w:szCs w:val="24"/>
        </w:rPr>
        <w:lastRenderedPageBreak/>
        <w:t xml:space="preserve">Schmiegelow.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Kunin,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ayleur, C. M., V. Devictor, P. Gaüzère, N. Jonzén, H. G. Smith, and Å. Lindström.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rando, A. J., J. Costanza, C. Belyea, R. R. Dunn, A. McKerrow,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rautmann,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enier,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and A. Lehikoinen.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M. Luoto, R. K. Heikkinen, and N. Leikola.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R. K. Heikkinen, N. Leikola, and M. Luoto.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Vitz, A. C., L. A. Hanners, and S. R. Patton. 2020. Worm-eating Warbler (</w:t>
      </w:r>
      <w:r w:rsidRPr="00B3088A">
        <w:rPr>
          <w:rFonts w:ascii="Times New Roman" w:hAnsi="Times New Roman" w:cs="Times New Roman"/>
          <w:i/>
          <w:iCs/>
          <w:sz w:val="24"/>
          <w:szCs w:val="24"/>
        </w:rPr>
        <w:t>Helmitheros vermivorum</w:t>
      </w:r>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Bolstad.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Riitters.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lco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Vos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 H. Cho, and P. R. Armsworth.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ell, D., C. H. Graham, L. Gallien, W. Thuiller,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6CE10582"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w:t>
      </w:r>
      <w:r w:rsidR="004764A7">
        <w:rPr>
          <w:rFonts w:ascii="Times New Roman" w:hAnsi="Times New Roman" w:cs="Times New Roman"/>
          <w:sz w:val="24"/>
        </w:rPr>
        <w:t>(i.e., listed as</w:t>
      </w:r>
      <w:r w:rsidR="00E8744A" w:rsidRPr="00671020">
        <w:rPr>
          <w:rFonts w:ascii="Times New Roman" w:hAnsi="Times New Roman" w:cs="Times New Roman"/>
          <w:sz w:val="24"/>
        </w:rPr>
        <w:t xml:space="preserve">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Appalachian Mountains Joint Venture Priority Species</w:t>
      </w:r>
      <w:r w:rsidR="004764A7">
        <w:rPr>
          <w:rFonts w:ascii="Times New Roman" w:hAnsi="Times New Roman" w:cs="Times New Roman"/>
          <w:sz w:val="24"/>
        </w:rPr>
        <w:t xml:space="preserve"> or</w:t>
      </w:r>
      <w:r w:rsidRPr="00671020">
        <w:rPr>
          <w:rFonts w:ascii="Times New Roman" w:hAnsi="Times New Roman" w:cs="Times New Roman"/>
          <w:sz w:val="24"/>
        </w:rPr>
        <w:t xml:space="preserve"> North American Bird Conservation Initiative’s Watch List species</w:t>
      </w:r>
      <w:r w:rsidR="004764A7">
        <w:rPr>
          <w:rFonts w:ascii="Times New Roman" w:hAnsi="Times New Roman" w:cs="Times New Roman"/>
          <w:sz w:val="24"/>
        </w:rPr>
        <w:t>)</w:t>
      </w:r>
      <w:r w:rsidRPr="00671020">
        <w:rPr>
          <w:rFonts w:ascii="Times New Roman" w:hAnsi="Times New Roman" w:cs="Times New Roman"/>
          <w:sz w:val="24"/>
          <w:szCs w:val="24"/>
        </w:rPr>
        <w:t>.</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71824D1D"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2ED546A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4704248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04FAEB5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17D7963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3F2DFC7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623A772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77F92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eyed Vireo</w:t>
            </w:r>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r w:rsidRPr="005B4E4C">
              <w:rPr>
                <w:rFonts w:ascii="Times New Roman" w:hAnsi="Times New Roman" w:cs="Times New Roman"/>
                <w:i/>
                <w:iCs/>
                <w:sz w:val="24"/>
                <w:szCs w:val="24"/>
                <w:lang w:val="es-ES"/>
              </w:rPr>
              <w:t>Vireo olivaceus</w:t>
            </w:r>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0DC1903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5ECA30D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1D6DAD9C" w14:textId="77777777" w:rsidR="004764A7" w:rsidRDefault="004764A7" w:rsidP="00446A4F">
      <w:pPr>
        <w:spacing w:line="240" w:lineRule="auto"/>
        <w:rPr>
          <w:rFonts w:ascii="Times New Roman" w:hAnsi="Times New Roman" w:cs="Times New Roman"/>
          <w:sz w:val="24"/>
        </w:rPr>
      </w:pPr>
    </w:p>
    <w:p w14:paraId="7999B55C" w14:textId="77777777" w:rsidR="004764A7" w:rsidRDefault="004764A7" w:rsidP="00446A4F">
      <w:pPr>
        <w:spacing w:line="240" w:lineRule="auto"/>
        <w:rPr>
          <w:rFonts w:ascii="Times New Roman" w:hAnsi="Times New Roman" w:cs="Times New Roman"/>
          <w:sz w:val="24"/>
        </w:rPr>
      </w:pPr>
    </w:p>
    <w:p w14:paraId="785C5CB5" w14:textId="13A9F146"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4"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5"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6"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x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6"/>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5"/>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7" w:name="_Hlk112249096"/>
      <w:bookmarkStart w:id="8" w:name="_Hlk112249117"/>
      <w:bookmarkEnd w:id="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7"/>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8"/>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9" w:name="_Hlk115635281"/>
      <w:bookmarkStart w:id="10"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11" w:name="_Hlk114488783"/>
      <w:bookmarkEnd w:id="9"/>
      <w:bookmarkEnd w:id="10"/>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12"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12"/>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11"/>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Sayler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208FBB8" w:rsidR="00070AE1" w:rsidRDefault="00070AE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centerpoint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r w:rsidR="00C151E3" w:rsidRPr="00671020">
        <w:rPr>
          <w:rFonts w:ascii="Times New Roman" w:hAnsi="Times New Roman" w:cs="Times New Roman"/>
          <w:sz w:val="24"/>
          <w:szCs w:val="24"/>
        </w:rPr>
        <w:t>LATxELEV</w:t>
      </w:r>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13"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13"/>
    <w:p w14:paraId="1C832DE0" w14:textId="2BB452F0" w:rsidR="007D4B19"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14"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14"/>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4764A7" w:rsidRDefault="004E59A0" w:rsidP="004E59A0">
      <w:pPr>
        <w:spacing w:after="0" w:line="276" w:lineRule="auto"/>
        <w:rPr>
          <w:rFonts w:ascii="Courier New" w:hAnsi="Courier New" w:cs="Courier New"/>
          <w:sz w:val="20"/>
          <w:szCs w:val="20"/>
          <w:lang w:val="fr-FR"/>
        </w:rPr>
      </w:pPr>
      <w:r w:rsidRPr="004764A7">
        <w:rPr>
          <w:rFonts w:ascii="Courier New" w:hAnsi="Courier New" w:cs="Courier New"/>
          <w:sz w:val="20"/>
          <w:szCs w:val="20"/>
          <w:lang w:val="fr-FR"/>
        </w:rPr>
        <w:t>model{</w:t>
      </w:r>
    </w:p>
    <w:p w14:paraId="6F1D3869" w14:textId="77777777" w:rsidR="004E59A0" w:rsidRPr="004764A7" w:rsidRDefault="004E59A0" w:rsidP="004E59A0">
      <w:pPr>
        <w:spacing w:after="0" w:line="276" w:lineRule="auto"/>
        <w:rPr>
          <w:rFonts w:ascii="Courier New" w:hAnsi="Courier New" w:cs="Courier New"/>
          <w:sz w:val="20"/>
          <w:szCs w:val="20"/>
          <w:lang w:val="fr-FR"/>
        </w:rPr>
      </w:pPr>
    </w:p>
    <w:p w14:paraId="082A8B72" w14:textId="6DBDF248" w:rsidR="004E59A0" w:rsidRPr="004764A7" w:rsidRDefault="004E59A0" w:rsidP="004E59A0">
      <w:pPr>
        <w:spacing w:after="0" w:line="276" w:lineRule="auto"/>
        <w:rPr>
          <w:rFonts w:ascii="Courier New" w:hAnsi="Courier New" w:cs="Courier New"/>
          <w:sz w:val="20"/>
          <w:szCs w:val="20"/>
          <w:lang w:val="fr-FR"/>
        </w:rPr>
      </w:pPr>
      <w:r w:rsidRPr="004764A7">
        <w:rPr>
          <w:rFonts w:ascii="Courier New" w:hAnsi="Courier New" w:cs="Courier New"/>
          <w:sz w:val="20"/>
          <w:szCs w:val="20"/>
          <w:lang w:val="fr-FR"/>
        </w:rPr>
        <w:t># PRIORS</w:t>
      </w:r>
    </w:p>
    <w:p w14:paraId="63345B4B" w14:textId="1642282E" w:rsidR="004E59A0" w:rsidRPr="004764A7" w:rsidRDefault="004E59A0" w:rsidP="004E59A0">
      <w:pPr>
        <w:spacing w:after="0" w:line="276" w:lineRule="auto"/>
        <w:rPr>
          <w:rFonts w:ascii="Courier New" w:hAnsi="Courier New" w:cs="Courier New"/>
          <w:sz w:val="20"/>
          <w:szCs w:val="20"/>
          <w:lang w:val="fr-FR"/>
        </w:rPr>
      </w:pPr>
      <w:r w:rsidRPr="004764A7">
        <w:rPr>
          <w:rFonts w:ascii="Courier New" w:hAnsi="Courier New" w:cs="Courier New"/>
          <w:sz w:val="20"/>
          <w:szCs w:val="20"/>
          <w:lang w:val="fr-FR"/>
        </w:rPr>
        <w:t>r ~ dgamma(0.01,0.01)</w:t>
      </w:r>
    </w:p>
    <w:p w14:paraId="6A9F4601" w14:textId="030C31CD" w:rsidR="004E59A0" w:rsidRPr="004764A7" w:rsidRDefault="004E59A0" w:rsidP="004E59A0">
      <w:pPr>
        <w:spacing w:after="0" w:line="276" w:lineRule="auto"/>
        <w:rPr>
          <w:rFonts w:ascii="Courier New" w:hAnsi="Courier New" w:cs="Courier New"/>
          <w:sz w:val="20"/>
          <w:szCs w:val="20"/>
          <w:lang w:val="fr-FR"/>
        </w:rPr>
      </w:pPr>
      <w:r w:rsidRPr="004764A7">
        <w:rPr>
          <w:rFonts w:ascii="Courier New" w:hAnsi="Courier New" w:cs="Courier New"/>
          <w:sz w:val="20"/>
          <w:szCs w:val="20"/>
          <w:lang w:val="fr-FR"/>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4A7"/>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0CFA"/>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2599"/>
    <w:rsid w:val="006837CC"/>
    <w:rsid w:val="00684DC8"/>
    <w:rsid w:val="00684ED5"/>
    <w:rsid w:val="00685F69"/>
    <w:rsid w:val="00686A96"/>
    <w:rsid w:val="00687E1F"/>
    <w:rsid w:val="006912B1"/>
    <w:rsid w:val="006931AB"/>
    <w:rsid w:val="006932AB"/>
    <w:rsid w:val="00693433"/>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05E"/>
    <w:rsid w:val="00D236F1"/>
    <w:rsid w:val="00D24F04"/>
    <w:rsid w:val="00D24F30"/>
    <w:rsid w:val="00D30337"/>
    <w:rsid w:val="00D30CC6"/>
    <w:rsid w:val="00D311A7"/>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9CC"/>
    <w:rsid w:val="00EF01C6"/>
    <w:rsid w:val="00EF0527"/>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106FA"/>
    <w:rsid w:val="00F1268A"/>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16</Pages>
  <Words>166560</Words>
  <Characters>949397</Characters>
  <Application>Microsoft Office Word</Application>
  <DocSecurity>0</DocSecurity>
  <Lines>7911</Lines>
  <Paragraphs>2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39</cp:revision>
  <dcterms:created xsi:type="dcterms:W3CDTF">2022-11-22T21:53:00Z</dcterms:created>
  <dcterms:modified xsi:type="dcterms:W3CDTF">2023-02-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